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64D6E00E" w:rsidR="00B4015F" w:rsidRDefault="006A58C7" w:rsidP="00B4015F">
      <w:pPr>
        <w:pStyle w:val="MStitle"/>
      </w:pPr>
      <w:r>
        <w:t>Effective radiative forcing in the aerosol-climate model CAM5.3-MARC-ARG</w:t>
      </w:r>
      <w:r w:rsidR="000B76A6">
        <w:t xml:space="preserve"> </w:t>
      </w:r>
      <w:r w:rsidR="000B76A6" w:rsidRPr="000B76A6">
        <w:rPr>
          <w:highlight w:val="yellow"/>
        </w:rPr>
        <w:t>[INCOMPLETE DRAFT</w:t>
      </w:r>
      <w:r w:rsidR="00AC35AD">
        <w:rPr>
          <w:highlight w:val="yellow"/>
        </w:rPr>
        <w:t>; WORK IN PROGRESS</w:t>
      </w:r>
      <w:bookmarkStart w:id="0" w:name="_GoBack"/>
      <w:bookmarkEnd w:id="0"/>
      <w:r w:rsidR="000B76A6" w:rsidRPr="000B76A6">
        <w:rPr>
          <w:highlight w:val="yellow"/>
        </w:rPr>
        <w:t>]</w:t>
      </w:r>
    </w:p>
    <w:p w14:paraId="1EA92422" w14:textId="288190C0"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t>Chien Wang</w:t>
      </w:r>
      <w:r>
        <w:rPr>
          <w:vertAlign w:val="superscript"/>
        </w:rPr>
        <w:t>2,1</w:t>
      </w:r>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77777777" w:rsidR="006A58C7" w:rsidRDefault="000A1B66" w:rsidP="00B4015F">
      <w:r w:rsidRPr="000A1B66">
        <w:rPr>
          <w:b/>
        </w:rPr>
        <w:t>Abstract.</w:t>
      </w:r>
      <w:r>
        <w:t xml:space="preserve"> </w:t>
      </w:r>
      <w:r w:rsidR="006A58C7" w:rsidRPr="006A58C7">
        <w:rPr>
          <w:highlight w:val="yellow"/>
        </w:rPr>
        <w:t>TODO</w:t>
      </w:r>
      <w:r w:rsidR="006A58C7">
        <w:t xml:space="preserve"> </w:t>
      </w:r>
    </w:p>
    <w:p w14:paraId="0C7185FC" w14:textId="615B5E32" w:rsidR="00C82F79" w:rsidRDefault="00C82F79" w:rsidP="00C82F79">
      <w:pPr>
        <w:pStyle w:val="Heading1"/>
      </w:pPr>
      <w:r>
        <w:t xml:space="preserve">1 </w:t>
      </w:r>
      <w:r w:rsidR="006A58C7">
        <w:t>Introduction</w:t>
      </w:r>
    </w:p>
    <w:p w14:paraId="31BE06A3" w14:textId="0667BF6E" w:rsidR="006A58C7" w:rsidRDefault="00511874" w:rsidP="00B4015F">
      <w:r>
        <w:rPr>
          <w:highlight w:val="yellow"/>
        </w:rPr>
        <w:t>TODO</w:t>
      </w:r>
    </w:p>
    <w:p w14:paraId="440DA92B" w14:textId="73F95C92" w:rsidR="006A58C7" w:rsidRDefault="006A58C7" w:rsidP="006A58C7">
      <w:pPr>
        <w:pStyle w:val="Heading1"/>
      </w:pPr>
      <w:r>
        <w:t>2 Method</w:t>
      </w:r>
    </w:p>
    <w:p w14:paraId="7B70FBD9" w14:textId="65F93D40" w:rsidR="00185A8A" w:rsidRDefault="00185A8A" w:rsidP="006A58C7">
      <w:pPr>
        <w:pStyle w:val="Heading2"/>
      </w:pPr>
      <w:r>
        <w:t>2.1 Modal aerosol modules (MAM3 and MAM7)</w:t>
      </w:r>
    </w:p>
    <w:p w14:paraId="37B07C5E" w14:textId="51210912" w:rsidR="00FC6C30" w:rsidRDefault="00185A8A" w:rsidP="00FC6C30">
      <w:pPr>
        <w:rPr>
          <w:lang w:val="en-US"/>
        </w:rPr>
      </w:pPr>
      <w:r>
        <w:t>The Community Earth System Model version 1.2.2 (CESM 1.2.2) contains the Community Atmosphere Model version 5.3 (CAM5.3)</w:t>
      </w:r>
      <w:r w:rsidR="003C4CB5">
        <w:t xml:space="preserve">.  Within CAM5.3, the default aerosol </w:t>
      </w:r>
      <w:r>
        <w:t xml:space="preserve">model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fine soil dust and fine sea salt modes are also merged into the accumulation mode; third, the coarse soil dust and course sea salt modes are merged with each other;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has also been coupled to CAM5.3, but we do not consider MAM4 in this study.</w:t>
      </w:r>
    </w:p>
    <w:p w14:paraId="2975C726" w14:textId="2A089B00" w:rsidR="00185A8A" w:rsidRPr="00412844" w:rsidRDefault="006A4996" w:rsidP="00185A8A">
      <w:pPr>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F77678">
        <w:rPr>
          <w:lang w:val="en-US"/>
        </w:rPr>
        <w:t xml:space="preserve">ARG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w:t>
      </w:r>
      <w:r w:rsidR="00412844">
        <w:rPr>
          <w:lang w:val="en-US"/>
        </w:rPr>
        <w:lastRenderedPageBreak/>
        <w:t>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effective radiative forcing due to aerosols in CAM version 5.1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xml:space="preserve">.  In comparison to many other global climate models, this effective radiative forcing due to aerosols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35DC1448" w:rsidR="0006782A" w:rsidRDefault="00511874" w:rsidP="006A58C7">
      <w:r>
        <w:t xml:space="preserve">The </w:t>
      </w:r>
      <w:r w:rsidRPr="00511874">
        <w:t>two-Moment, Multi-Modal, Mixing-state-resolving Aerosol model for Research of Climate</w:t>
      </w:r>
      <w:r>
        <w:t xml:space="preserve"> (MARC)</w:t>
      </w:r>
      <w:r w:rsidR="0006782A">
        <w:t xml:space="preserve">, which is based on the aerosol scheme by Wilson et al. </w:t>
      </w:r>
      <w:r w:rsidR="0006782A">
        <w:fldChar w:fldCharType="begin" w:fldLock="1"/>
      </w:r>
      <w:r w:rsidR="0006782A">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06782A">
        <w:fldChar w:fldCharType="separate"/>
      </w:r>
      <w:r w:rsidR="0006782A" w:rsidRPr="0066122B">
        <w:rPr>
          <w:noProof/>
        </w:rPr>
        <w:t>(Wilson et al., 2001)</w:t>
      </w:r>
      <w:r w:rsidR="0006782A">
        <w:fldChar w:fldCharType="end"/>
      </w:r>
      <w:r w:rsidR="0006782A">
        <w:t xml:space="preserve">, </w:t>
      </w:r>
      <w:r>
        <w:t xml:space="preserve">simulates the evolution of </w:t>
      </w:r>
      <w:r w:rsidR="0066122B">
        <w:t xml:space="preserve">mixtures of </w:t>
      </w:r>
      <w:r w:rsidR="0006782A">
        <w:t xml:space="preserve">aerosol species.  Previous versions of MARC have 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786B2B8E" w:rsidR="0006782A" w:rsidRDefault="009E390C" w:rsidP="006A58C7">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been coupled to the Community Atmosphere Model version 5.3 (CAM5.3) within the Community Earth System Model version 1.2.2 (CESM 1.2.2).  </w:t>
      </w:r>
      <w:r w:rsidR="00A06336">
        <w:t>In this configuration, MARC replaces the MAM3 aerosol model.</w:t>
      </w:r>
    </w:p>
    <w:p w14:paraId="7FBF8503" w14:textId="48E85AD8" w:rsidR="00AA2145" w:rsidRDefault="00B563B5" w:rsidP="006A58C7">
      <w:r>
        <w:t>MARC</w:t>
      </w:r>
      <w:r w:rsidR="0006782A">
        <w:t xml:space="preserve"> </w:t>
      </w:r>
      <w:r>
        <w:t>tracks the</w:t>
      </w:r>
      <w:r w:rsidR="00511874">
        <w:t xml:space="preserve"> number concentrations and mass concentrations of </w:t>
      </w:r>
      <w:r>
        <w:t>different lognormal modes</w:t>
      </w:r>
      <w:r w:rsidR="00511874">
        <w:t xml:space="preserve">.  The externally-mixed modes include three pure sulphate modes (nucleation, Aitken, and accumulation), pure </w:t>
      </w:r>
      <w:r w:rsidR="003255B9">
        <w:t>OC,</w:t>
      </w:r>
      <w:r w:rsidR="00511874">
        <w:t xml:space="preserve"> and pure </w:t>
      </w:r>
      <w:r w:rsidR="003255B9">
        <w:t>BC</w:t>
      </w:r>
      <w:r w:rsidR="00511874">
        <w:t>.  The internally-mixed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3438C66F" w:rsidR="002624BF" w:rsidRDefault="00302B19" w:rsidP="006A58C7">
      <w:pPr>
        <w:rPr>
          <w:lang w:val="en-US"/>
        </w:rPr>
      </w:pPr>
      <w:r>
        <w:t>In addition to interacting with radiation, t</w:t>
      </w:r>
      <w:r w:rsidR="00A06336">
        <w:t xml:space="preserve">he aerosols interact with </w:t>
      </w:r>
      <w:r w:rsidR="00185A8A">
        <w:t>the stratif</w:t>
      </w:r>
      <w:r>
        <w:t>orm cloud microphysics scheme using standard stratiform cloud microphysics scheme, as would be the case with the standard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effective radiative forcing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aerosol model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2B0F7542" w:rsidR="004414F8" w:rsidRDefault="00467C48" w:rsidP="00AD1B2C">
      <w:r>
        <w:t xml:space="preserve">In order to assess the computational performance of MARC, in comparison to </w:t>
      </w:r>
      <w:r w:rsidR="00536E42">
        <w:t>MAM</w:t>
      </w:r>
      <w:r>
        <w:t xml:space="preserve">, six timing simulations have been performed. </w:t>
      </w:r>
      <w:r w:rsidR="00032A55">
        <w:t xml:space="preserve"> The configuration of these simulations is described</w:t>
      </w:r>
      <w:r w:rsidR="00362BF5">
        <w:t xml:space="preserve"> in the caption of Table 1.</w:t>
      </w:r>
    </w:p>
    <w:p w14:paraId="76FD0E99" w14:textId="1A31C178" w:rsidR="004414F8" w:rsidRDefault="00467C48" w:rsidP="004414F8">
      <w:r>
        <w:lastRenderedPageBreak/>
        <w:t>Before looking at the results, it is worth noting that the default radiation diagnost</w:t>
      </w:r>
      <w:r w:rsidR="00536E42">
        <w:t>ics differ between 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xml:space="preserve">, in order to calculate the direct radiative effect of aerosols, 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MARC and </w:t>
      </w:r>
      <w:r w:rsidR="00536E42">
        <w:t>MAM</w:t>
      </w:r>
      <w:r w:rsidR="004414F8">
        <w:t xml:space="preserve">, we have performed two simulations for each aerosol model: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6719CEAB" w:rsidR="00AD1B2C" w:rsidRDefault="009213C3" w:rsidP="003F2576">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standard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5B2E4871" w:rsidR="006A58C7" w:rsidRDefault="00C7480A" w:rsidP="00B4015F">
      <w:r>
        <w:t>In order compare results from MARC, MAM3, and MAM7, five 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2BEA09B8" w:rsidR="00C7480A" w:rsidRDefault="00C7480A" w:rsidP="00C7480A">
      <w:pPr>
        <w:pStyle w:val="ListParagraph"/>
        <w:numPr>
          <w:ilvl w:val="0"/>
          <w:numId w:val="4"/>
        </w:numPr>
      </w:pPr>
      <w:r>
        <w:t>“MAM3_1850”, which uses MAM3 with year-1850 aerosol emissions;</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2476D9CD"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 xml:space="preserve">using year-2000 emissions </w:t>
      </w:r>
      <w:r w:rsidRPr="00C7480A">
        <w:rPr>
          <w:lang w:val="en-SG"/>
        </w:rPr>
        <w:t>facilitate comparison of aerosol fields</w:t>
      </w:r>
      <w:r>
        <w:rPr>
          <w:lang w:val="en-SG"/>
        </w:rPr>
        <w:t xml:space="preserve"> and cloud fields.</w:t>
      </w:r>
      <w:r w:rsidR="00FC0E2D">
        <w:rPr>
          <w:lang w:val="en-SG"/>
        </w:rPr>
        <w:t xml:space="preserve">  The two simulations using year-1850 emissions further facilitate analysis of the radiative effects produced by MAM3 and MARC.</w:t>
      </w:r>
      <w:r w:rsidR="009250F5">
        <w:rPr>
          <w:lang w:val="en-SG"/>
        </w:rPr>
        <w:t xml:space="preserve">  In the figures and discussion of results, “2000-1850” refers to </w:t>
      </w:r>
      <w:r w:rsidR="00874F77">
        <w:rPr>
          <w:lang w:val="en-SG"/>
        </w:rPr>
        <w:t>differences between the year-2000 emissions simulation and the year-1850 emissions simulation for a given aerosol model (e.g. MARC_2000-MARC_1850).</w:t>
      </w:r>
    </w:p>
    <w:p w14:paraId="7C584A93" w14:textId="71E0E9D3" w:rsidR="00C7480A" w:rsidRDefault="00507202" w:rsidP="00C7480A">
      <w:pPr>
        <w:rPr>
          <w:lang w:val="en-SG"/>
        </w:rPr>
      </w:pPr>
      <w:r>
        <w:rPr>
          <w:lang w:val="en-SG"/>
        </w:rPr>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all OC, BC and volatile organic compounds are emitted at the surface.  Mineral dust and sea-salt emissions are not prescribed, being calculated “online”.</w:t>
      </w:r>
    </w:p>
    <w:p w14:paraId="308EEB9F" w14:textId="241B3D1C" w:rsidR="00C7480A" w:rsidRPr="00650313" w:rsidRDefault="00865280" w:rsidP="00C7480A">
      <w:pPr>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The CAM5.3 atmosphere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lastRenderedPageBreak/>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B01F4A">
        <w:rPr>
          <w:lang w:val="en-SG"/>
        </w:rPr>
        <w:t>one year and eleven months are</w:t>
      </w:r>
      <w:r w:rsidR="00B01F4A" w:rsidRPr="00B01F4A">
        <w:rPr>
          <w:lang w:val="en-SG"/>
        </w:rPr>
        <w:t xml:space="preserve"> excluded as spin-up</w:t>
      </w:r>
      <w:r w:rsidR="00926B24">
        <w:rPr>
          <w:lang w:val="en-SG"/>
        </w:rPr>
        <w:t xml:space="preserve"> – hence, an alaysis period of 30 years is available, with each analysis year starting in December.</w:t>
      </w:r>
    </w:p>
    <w:p w14:paraId="4080AE35" w14:textId="395EEC67" w:rsidR="00AD1B2C" w:rsidRDefault="00AD1B2C" w:rsidP="00AD1B2C">
      <w:pPr>
        <w:pStyle w:val="Heading2"/>
      </w:pPr>
      <w:r>
        <w:t xml:space="preserve">2.5 </w:t>
      </w:r>
      <w:r w:rsidR="00FC0E2D">
        <w:t>Diagnosis of radiative effects</w:t>
      </w:r>
    </w:p>
    <w:p w14:paraId="7588EF35" w14:textId="0A696668" w:rsidR="004C5F0B" w:rsidRDefault="00926B24" w:rsidP="00926B24">
      <w:r>
        <w:t xml:space="preserve">Pairs of prescribed-SST simulations, with differing aerosol emissions, facilitate diagnosis of aerosol effective radiative forcing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effective radiative forcing 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forcing” only when referring to effective radiative</w:t>
      </w:r>
      <w:r w:rsidR="00E61943">
        <w:t xml:space="preserve"> forcing, defined as the radiative flux perturbation between a simulation using year-1850 emissions and a simulation using year-2000 emissions; we use the term “radiative effect” more generally.</w:t>
      </w:r>
    </w:p>
    <w:p w14:paraId="63A8E8D6" w14:textId="60861587" w:rsidR="00926B24" w:rsidRDefault="004C5F0B" w:rsidP="00926B24">
      <w:r>
        <w:t xml:space="preserve">The shortwave </w:t>
      </w:r>
      <w:r w:rsidR="00A93A6A">
        <w:t xml:space="preserve">(SW) </w:t>
      </w:r>
      <w:r>
        <w:t>effective radiative forcing (</w:t>
      </w:r>
      <w:r w:rsidRPr="004C5F0B">
        <w:rPr>
          <w:i/>
        </w:rPr>
        <w:t>ERF</w:t>
      </w:r>
      <w:r w:rsidRPr="004C5F0B">
        <w:rPr>
          <w:i/>
          <w:vertAlign w:val="subscript"/>
        </w:rPr>
        <w:t>SW</w:t>
      </w:r>
      <w:r>
        <w:t>) can be decomposed as follows:</w:t>
      </w:r>
    </w:p>
    <w:p w14:paraId="49315BDC" w14:textId="7624B0A5" w:rsidR="004C5F0B" w:rsidRPr="00327746" w:rsidRDefault="00A03638"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4A555771" w:rsidR="00A93A6A" w:rsidRDefault="004C5F0B" w:rsidP="00A93A6A">
      <w:r>
        <w:t xml:space="preserve">where </w:t>
      </w:r>
      <w:r w:rsidRPr="00A93A6A">
        <w:t>∆</w:t>
      </w:r>
      <w:r>
        <w:rPr>
          <w:i/>
        </w:rPr>
        <w:t xml:space="preserve"> </w:t>
      </w:r>
      <w:r>
        <w:t xml:space="preserve">refers to the difference between the year-2000 and year-1850 simulations, </w:t>
      </w:r>
      <w:r w:rsidRPr="00A93A6A">
        <w:rPr>
          <w:i/>
        </w:rPr>
        <w:t>DRE</w:t>
      </w:r>
      <w:r w:rsidRPr="00A93A6A">
        <w:rPr>
          <w:i/>
          <w:vertAlign w:val="subscript"/>
        </w:rPr>
        <w:t>SW</w:t>
      </w:r>
      <w:r>
        <w:t xml:space="preserve"> is the direct radiative effect</w:t>
      </w:r>
      <w:r w:rsidR="00A93A6A">
        <w:t xml:space="preserve">, </w:t>
      </w:r>
      <w:r w:rsidR="00A93A6A" w:rsidRPr="00A93A6A">
        <w:rPr>
          <w:i/>
        </w:rPr>
        <w:t>CRE</w:t>
      </w:r>
      <w:r w:rsidR="00A93A6A" w:rsidRPr="00A93A6A">
        <w:rPr>
          <w:i/>
          <w:vertAlign w:val="subscript"/>
        </w:rPr>
        <w:t>SW</w:t>
      </w:r>
      <w:r w:rsidR="00A93A6A">
        <w:t xml:space="preserve"> is the clean-sky </w:t>
      </w:r>
      <w:r w:rsidR="00123A3B">
        <w:t xml:space="preserve">SW </w:t>
      </w:r>
      <w:r w:rsidR="00A93A6A">
        <w:t xml:space="preserve">cloud radiative effect, and </w:t>
      </w:r>
      <w:r w:rsidR="00A93A6A" w:rsidRPr="00A93A6A">
        <w:rPr>
          <w:i/>
        </w:rPr>
        <w:t>SRE</w:t>
      </w:r>
      <w:r w:rsidR="00A93A6A" w:rsidRPr="00A93A6A">
        <w:rPr>
          <w:i/>
          <w:vertAlign w:val="subscript"/>
        </w:rPr>
        <w:t>SW</w:t>
      </w:r>
      <w:r w:rsidR="00A93A6A">
        <w:t xml:space="preserve"> is the surface albedo radiative effect.  These components are defined as follows:</w:t>
      </w:r>
    </w:p>
    <w:p w14:paraId="3F5B3A97" w14:textId="3DA3CE17" w:rsidR="004C5F0B" w:rsidRPr="00327746" w:rsidRDefault="00A03638"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2C4E13C3" w:rsidR="00A93A6A" w:rsidRPr="00327746" w:rsidRDefault="00A93A6A" w:rsidP="00926B24">
      <m:oMath>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327746">
        <w:tab/>
        <w:t>(3)</w:t>
      </w:r>
    </w:p>
    <w:p w14:paraId="402DEBF9" w14:textId="075BC7A6"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110BE153" w:rsidR="00A93A6A" w:rsidRDefault="00A93A6A" w:rsidP="00926B24">
      <w:r>
        <w:t xml:space="preserve">where </w:t>
      </w:r>
      <w:r w:rsidRPr="00A93A6A">
        <w:rPr>
          <w:i/>
        </w:rPr>
        <w:t>F</w:t>
      </w:r>
      <w:r>
        <w:t xml:space="preserve"> is the net SW flux at top-of-atmosphere (TOA), </w:t>
      </w:r>
      <w:r w:rsidRPr="00A93A6A">
        <w:rPr>
          <w:i/>
        </w:rPr>
        <w:t>F</w:t>
      </w:r>
      <w:r w:rsidRPr="00A93A6A">
        <w:rPr>
          <w:i/>
          <w:vertAlign w:val="subscript"/>
        </w:rPr>
        <w:t>clean</w:t>
      </w:r>
      <w:r>
        <w:rPr>
          <w:i/>
        </w:rPr>
        <w:t xml:space="preserve"> </w:t>
      </w:r>
      <w:r>
        <w:t xml:space="preserve">is the clean-sky </w:t>
      </w:r>
      <w:r w:rsidR="00C41B21">
        <w:t xml:space="preserve">net </w:t>
      </w:r>
      <w:r>
        <w:t xml:space="preserve">SW flux at TOA, and </w:t>
      </w:r>
      <w:r w:rsidRPr="00A93A6A">
        <w:rPr>
          <w:i/>
        </w:rPr>
        <w:t>F</w:t>
      </w:r>
      <w:r w:rsidRPr="00A93A6A">
        <w:rPr>
          <w:i/>
          <w:vertAlign w:val="subscript"/>
        </w:rPr>
        <w:t>clean</w:t>
      </w:r>
      <w:r>
        <w:rPr>
          <w:i/>
          <w:vertAlign w:val="subscript"/>
        </w:rPr>
        <w:t>,clear</w:t>
      </w:r>
      <w:r>
        <w:rPr>
          <w:i/>
        </w:rPr>
        <w:t xml:space="preserve"> </w:t>
      </w:r>
      <w:r>
        <w:t>is the clean-sky clear-sky SW flux at TOA.</w:t>
      </w:r>
      <w:r w:rsidR="00123A3B">
        <w:t xml:space="preserve">  It is worth noting that </w:t>
      </w:r>
      <w:r w:rsidR="00123A3B" w:rsidRPr="00A93A6A">
        <w:rPr>
          <w:i/>
        </w:rPr>
        <w:t>F</w:t>
      </w:r>
      <w:r w:rsidR="00123A3B" w:rsidRPr="00A93A6A">
        <w:rPr>
          <w:i/>
          <w:vertAlign w:val="subscript"/>
        </w:rPr>
        <w:t>clean</w:t>
      </w:r>
      <w:r w:rsidR="00123A3B">
        <w:rPr>
          <w:i/>
          <w:vertAlign w:val="subscript"/>
        </w:rPr>
        <w:t>,clear</w:t>
      </w:r>
      <w:r w:rsidR="00123A3B">
        <w:t xml:space="preserve"> is also sensitive to near-infrared absorption by water vapour – hence, </w:t>
      </w:r>
      <w:r w:rsidR="00123A3B" w:rsidRPr="00123A3B">
        <w:rPr>
          <w:i/>
        </w:rPr>
        <w:t>SRE</w:t>
      </w:r>
      <w:r w:rsidR="00123A3B" w:rsidRPr="00123A3B">
        <w:rPr>
          <w:i/>
          <w:vertAlign w:val="subscript"/>
        </w:rPr>
        <w:t>SW</w:t>
      </w:r>
      <w:r w:rsidR="00123A3B">
        <w:t>, the so-called “surface albedo” radiative effect, can also be impacted by changes in water vapour.</w:t>
      </w:r>
    </w:p>
    <w:p w14:paraId="5160BAA3" w14:textId="3757AE1A" w:rsidR="00123A3B" w:rsidRDefault="00123A3B" w:rsidP="00123A3B">
      <w:r>
        <w:t>The longwave (LW) effective radiative forcing (</w:t>
      </w:r>
      <w:r w:rsidRPr="004C5F0B">
        <w:rPr>
          <w:i/>
        </w:rPr>
        <w:t>ERF</w:t>
      </w:r>
      <w:r>
        <w:rPr>
          <w:i/>
          <w:vertAlign w:val="subscript"/>
        </w:rPr>
        <w:t>L</w:t>
      </w:r>
      <w:r w:rsidRPr="004C5F0B">
        <w:rPr>
          <w:i/>
          <w:vertAlign w:val="subscript"/>
        </w:rPr>
        <w:t>W</w:t>
      </w:r>
      <w:r>
        <w:t>) is calculated as follows:</w:t>
      </w:r>
    </w:p>
    <w:p w14:paraId="1B65F56D" w14:textId="3AE70953" w:rsidR="00123A3B" w:rsidRPr="00327746" w:rsidRDefault="00A03638"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1F86E0B0" w:rsidR="00123A3B" w:rsidRDefault="00123A3B" w:rsidP="00926B24">
      <w:r>
        <w:t xml:space="preserve">where </w:t>
      </w:r>
      <w:r w:rsidRPr="00123A3B">
        <w:rPr>
          <w:i/>
        </w:rPr>
        <w:t>L</w:t>
      </w:r>
      <w:r>
        <w:t xml:space="preserve"> is the net LW flux at TOA, </w:t>
      </w:r>
      <w:r>
        <w:rPr>
          <w:i/>
        </w:rPr>
        <w:t>L</w:t>
      </w:r>
      <w:r>
        <w:rPr>
          <w:i/>
          <w:vertAlign w:val="subscript"/>
        </w:rPr>
        <w:t>clear</w:t>
      </w:r>
      <w:r>
        <w:rPr>
          <w:i/>
        </w:rPr>
        <w:t xml:space="preserve"> </w:t>
      </w:r>
      <w:r>
        <w:t xml:space="preserve">is the clear-sky LW flux at TOA, and </w:t>
      </w:r>
      <w:r w:rsidRPr="00A93A6A">
        <w:rPr>
          <w:i/>
        </w:rPr>
        <w:t>CRE</w:t>
      </w:r>
      <w:r>
        <w:rPr>
          <w:i/>
          <w:vertAlign w:val="subscript"/>
        </w:rPr>
        <w:t>L</w:t>
      </w:r>
      <w:r w:rsidRPr="00A93A6A">
        <w:rPr>
          <w:i/>
          <w:vertAlign w:val="subscript"/>
        </w:rPr>
        <w:t>W</w:t>
      </w:r>
      <w:r>
        <w:t xml:space="preserve"> is the LW cloud radiative effect.</w:t>
      </w:r>
    </w:p>
    <w:p w14:paraId="5C56A318" w14:textId="781879F2" w:rsidR="00282DC5" w:rsidRDefault="00282DC5" w:rsidP="00926B24">
      <w:r>
        <w:t>The net effective radiative forcing (</w:t>
      </w:r>
      <w:r w:rsidRPr="004C5F0B">
        <w:rPr>
          <w:i/>
        </w:rPr>
        <w:t>ERF</w:t>
      </w:r>
      <w:r>
        <w:rPr>
          <w:i/>
          <w:vertAlign w:val="subscript"/>
        </w:rPr>
        <w:t>S</w:t>
      </w:r>
      <w:r w:rsidRPr="004C5F0B">
        <w:rPr>
          <w:i/>
          <w:vertAlign w:val="subscript"/>
        </w:rPr>
        <w:t>W</w:t>
      </w:r>
      <w:r>
        <w:rPr>
          <w:i/>
          <w:vertAlign w:val="subscript"/>
        </w:rPr>
        <w:t>+LW</w:t>
      </w:r>
      <w:r>
        <w:t>) is simply</w:t>
      </w:r>
    </w:p>
    <w:p w14:paraId="1FC8DECF" w14:textId="3A992528" w:rsidR="00282DC5" w:rsidRDefault="00A03638"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446373FD" w:rsidR="004A2411" w:rsidRDefault="004A2411" w:rsidP="004A2411">
      <w:pPr>
        <w:jc w:val="left"/>
      </w:pPr>
      <w:r>
        <w:t xml:space="preserve">All of the </w:t>
      </w:r>
      <w:r w:rsidR="00327746">
        <w:t>quantities mentioned Eqns. 1-7 are calculated at TOA.  The analysis below will also consider absorption by aerosols in the atmosphere (</w:t>
      </w:r>
      <w:r w:rsidR="00327746">
        <w:rPr>
          <w:i/>
        </w:rPr>
        <w:t>AAA</w:t>
      </w:r>
      <w:r w:rsidR="00327746" w:rsidRPr="00A93A6A">
        <w:rPr>
          <w:i/>
          <w:vertAlign w:val="subscript"/>
        </w:rPr>
        <w:t>SW</w:t>
      </w:r>
      <w:r w:rsidR="00327746">
        <w:t>), as follows:</w:t>
      </w:r>
    </w:p>
    <w:p w14:paraId="1D348A5C" w14:textId="725A8C4A" w:rsidR="00327746" w:rsidRPr="00327746" w:rsidRDefault="00327746" w:rsidP="00327746">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m:t>
                </m:r>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Pr="00327746">
        <w:t xml:space="preserve"> </w:t>
      </w:r>
      <w:r>
        <w:tab/>
      </w:r>
      <w:r>
        <w:tab/>
      </w:r>
      <w:r>
        <w:tab/>
      </w:r>
      <w:r>
        <w:tab/>
      </w:r>
      <w:r>
        <w:tab/>
      </w:r>
      <w:r>
        <w:tab/>
      </w:r>
      <w:r>
        <w:tab/>
        <w:t>(8)</w:t>
      </w:r>
    </w:p>
    <w:p w14:paraId="748CB4D1" w14:textId="2878B94E" w:rsidR="00327746" w:rsidRPr="004A2411" w:rsidRDefault="00C41B21" w:rsidP="004A2411">
      <w:pPr>
        <w:jc w:val="left"/>
      </w:pPr>
      <w:r>
        <w:t xml:space="preserve">wher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t xml:space="preserve"> is the net SW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SW flux at the Earth’s surface.</w:t>
      </w:r>
    </w:p>
    <w:p w14:paraId="161419D7" w14:textId="15AD5ACF" w:rsidR="00262D26" w:rsidRDefault="006A58C7" w:rsidP="00262D26">
      <w:pPr>
        <w:pStyle w:val="Heading1"/>
      </w:pPr>
      <w:r>
        <w:lastRenderedPageBreak/>
        <w:t>3 Results</w:t>
      </w:r>
    </w:p>
    <w:p w14:paraId="561E621B" w14:textId="57B0E050" w:rsidR="006A58C7" w:rsidRPr="006A58C7" w:rsidRDefault="00473319" w:rsidP="006A58C7">
      <w:r>
        <w:t xml:space="preserve">In this results section, we will focus on model output fields relating to different components of the effective radiative forcing, taking each component in turn: the direct radiative effect, the cloud radiative effect, and the surface albedo radiative effect.  But first, to provide context for the discussion of the radiative effects, we will examine the aerosol column </w:t>
      </w:r>
      <w:r w:rsidR="00060A94">
        <w:t>burden</w:t>
      </w:r>
      <w:r>
        <w:t>s.</w:t>
      </w:r>
    </w:p>
    <w:p w14:paraId="11F7AA71" w14:textId="59D355C8" w:rsidR="006A58C7" w:rsidRDefault="006A58C7" w:rsidP="006A58C7">
      <w:pPr>
        <w:pStyle w:val="Heading2"/>
      </w:pPr>
      <w:r>
        <w:t xml:space="preserve">3.1 Aerosol column </w:t>
      </w:r>
      <w:r w:rsidR="00060A94">
        <w:t>burdens</w:t>
      </w:r>
    </w:p>
    <w:p w14:paraId="2615297E" w14:textId="7F7B9ACB" w:rsidR="006A58C7" w:rsidRDefault="001229F3" w:rsidP="006A58C7">
      <w:r>
        <w:t xml:space="preserve">Aerosol column </w:t>
      </w:r>
      <w:r w:rsidR="00060A94">
        <w:t>burdens</w:t>
      </w:r>
      <w:r>
        <w:t xml:space="preserve">, also referred to as aerosol </w:t>
      </w:r>
      <w:r w:rsidR="00060A94">
        <w:t>column burdens</w:t>
      </w:r>
      <w:r>
        <w:t xml:space="preserve">, provide information about the total mass of a given aerosol species in an atmospheric column.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aerosol models.  However, before proceeding to examine to examine the column </w:t>
      </w:r>
      <w:r w:rsidR="00060A94">
        <w:t>burden</w:t>
      </w:r>
      <w:r>
        <w:t xml:space="preserve">s, it is important to note that the representation of aerosol in MARC differs from that in </w:t>
      </w:r>
      <w:r w:rsidR="00536E42">
        <w:t>MAM</w:t>
      </w:r>
      <w:r>
        <w:t xml:space="preserve">, meaning that the column </w:t>
      </w:r>
      <w:r w:rsidR="00060A94">
        <w:t>burden</w:t>
      </w:r>
      <w:r>
        <w:t xml:space="preserve">s in MARC and </w:t>
      </w:r>
      <w:r w:rsidR="00536E42">
        <w:t>MAM are not directly comparable</w:t>
      </w:r>
      <w:r w:rsidR="008B282B">
        <w:t>, due to the different representations of mixing in MARC and MAM</w:t>
      </w:r>
      <w:r w:rsidR="00536E42">
        <w:t xml:space="preserve">.  In particular, </w:t>
      </w:r>
      <w:r w:rsidR="008B282B">
        <w:t xml:space="preserve">MAM diagnoses column </w:t>
      </w:r>
      <w:r w:rsidR="00060A94">
        <w:t>burden</w:t>
      </w:r>
      <w:r w:rsidR="008B282B">
        <w:t xml:space="preserve">s for total sulphate, total OC, and total BC, whereas </w:t>
      </w:r>
      <w:r w:rsidR="00536E42">
        <w:t xml:space="preserve">MARC diagnoses column </w:t>
      </w:r>
      <w:r w:rsidR="00060A94">
        <w:t>burden</w:t>
      </w:r>
      <w:r w:rsidR="00536E42">
        <w:t xml:space="preserve">s for </w:t>
      </w:r>
      <w:r w:rsidR="008B282B">
        <w:t xml:space="preserve">pure OC, pure BC, MOS, </w:t>
      </w:r>
      <w:r w:rsidR="00536E42">
        <w:t xml:space="preserve">MBS, </w:t>
      </w:r>
      <w:r w:rsidR="008B282B">
        <w:t xml:space="preserve">and pure sulphate although total sulphate is also diagnosed.  To facilitate comparison between MAM and MARC, we use the mass-mixing ratios diagnosed by MARC in order to calculate the total OC and total BC column </w:t>
      </w:r>
      <w:r w:rsidR="00060A94">
        <w:t>burden</w:t>
      </w:r>
      <w:r w:rsidR="008B282B">
        <w:t xml:space="preserve">s – the errors associated with this post-processing step are estimated to be less than 1% </w:t>
      </w:r>
      <w:r w:rsidR="005A65E2">
        <w:t>for all grid-boxes, and the errors are far smaller when global mean averaging is applied.</w:t>
      </w:r>
    </w:p>
    <w:p w14:paraId="4EF10768" w14:textId="58F0785B" w:rsidR="005A65E2" w:rsidRDefault="00EC5971" w:rsidP="006A58C7">
      <w:r>
        <w:t>Figure 1</w:t>
      </w:r>
      <w:r w:rsidR="00A80A0C">
        <w:t>a—c</w:t>
      </w:r>
      <w:r w:rsidR="006D396E">
        <w:t xml:space="preserve"> shows the total </w:t>
      </w:r>
      <w:r>
        <w:t xml:space="preserve">sulphate aerosol </w:t>
      </w:r>
      <w:r w:rsidR="00060A94">
        <w:t>burden</w:t>
      </w:r>
      <w:r w:rsidR="00A80A0C">
        <w:t xml:space="preserve"> results for the simulations using year-2000 emissions</w:t>
      </w:r>
      <w:r>
        <w:t>.  For all three aerosol models, t</w:t>
      </w:r>
      <w:r w:rsidR="00F35D7F">
        <w:t xml:space="preserve">he sulphate </w:t>
      </w:r>
      <w:r w:rsidR="00060A94">
        <w:t>burden</w:t>
      </w:r>
      <w:r>
        <w:t xml:space="preserve"> is highest</w:t>
      </w:r>
      <w:r w:rsidR="00060A94">
        <w:t xml:space="preserve"> in the Northern Hemisphere subtropics and mid-latitudes (Fig. 1a), especially </w:t>
      </w:r>
      <w:r w:rsidR="00F35D7F">
        <w:t>near source regions with high anthropogenic emissions of sulphur dioxide</w:t>
      </w:r>
      <w:r w:rsidR="00060A94">
        <w:t xml:space="preserve"> (Fig. 1b, c).</w:t>
      </w:r>
      <w:r w:rsidR="00F35D7F">
        <w:t xml:space="preserve">  The sulphate burden is much lower in the Southern Hemisphere, especially over the remote Southern Ocean and Antarctica.  There is generally close agreement between MAM and MARC over the Southern Hemisphere</w:t>
      </w:r>
      <w:r w:rsidR="0077113E">
        <w:t xml:space="preserve"> and the Northern Hemisphere tropics (Fig. 1a)</w:t>
      </w:r>
      <w:r w:rsidR="00F35D7F">
        <w:t>.  However, over the Northern Hemisphere</w:t>
      </w:r>
      <w:r w:rsidR="0077113E">
        <w:t xml:space="preserve"> subtropics and mid-latitudes, </w:t>
      </w:r>
      <w:r w:rsidR="00F35D7F">
        <w:t xml:space="preserve">MARC </w:t>
      </w:r>
      <w:r w:rsidR="0077113E">
        <w:t xml:space="preserve">generally </w:t>
      </w:r>
      <w:r w:rsidR="00F35D7F">
        <w:t>produces lower sulphate burdens than MA</w:t>
      </w:r>
      <w:r w:rsidR="0077113E">
        <w:t>M3 does.  Interestingly, the zonal mean sulphate burdens for MAM7 are very similar to those for MARC over the Northern Hemisphere sub-tropics (Fig. 1a).</w:t>
      </w:r>
    </w:p>
    <w:p w14:paraId="28F6783B" w14:textId="36866527" w:rsidR="00A80A0C" w:rsidRDefault="00A80A0C" w:rsidP="006A58C7">
      <w:r>
        <w:t>When the simulations using year-1850 and year-2000 emissions are compared (Fig. 1d—f), it becomes evident that anthropogenic emissions of sulphur are responsible for more than half of th</w:t>
      </w:r>
      <w:r w:rsidR="009C07BA">
        <w:t>e global mean sulphate burden.  Both MAM3 and MARC produce widespread positive 2000-1850 differences across the Northern Hemisphere and also across South America, Africa, and Oceania.</w:t>
      </w:r>
    </w:p>
    <w:p w14:paraId="61E2CB1D" w14:textId="77777777" w:rsidR="002447C0" w:rsidRDefault="006D396E" w:rsidP="006A58C7">
      <w:r>
        <w:t xml:space="preserve">Figure 2 shows results for the total OC aerosol burden.  In contrast to the sulphate burden results discussed above, the </w:t>
      </w:r>
      <w:r w:rsidR="0038589A">
        <w:t xml:space="preserve">year-2000 </w:t>
      </w:r>
      <w:r>
        <w:t xml:space="preserve">OC aerosol burden peaks in the tropics (Fig. 2a), especially sub-Saharan Africa and South America (Fig. 2b, c), due to emissions from wildfires.  The impact of anthropogenic emissions of OC aerosol is evident over South Asia and East Asia </w:t>
      </w:r>
      <w:r>
        <w:lastRenderedPageBreak/>
        <w:t>(Fig. 2b, c</w:t>
      </w:r>
      <w:r w:rsidR="00631ECB">
        <w:t>)</w:t>
      </w:r>
      <w:r w:rsidR="0038589A">
        <w:t>.  Generally, the OC aerosol burden produced by MARC is higher than that produced by MAM, with the MAM3 and MAM7 zonal mean burdens being very similar to one another (Fig. 2a).</w:t>
      </w:r>
    </w:p>
    <w:p w14:paraId="660DAB91" w14:textId="47F8A82B" w:rsidR="006D396E" w:rsidRDefault="0038589A" w:rsidP="006A58C7">
      <w:r>
        <w:t>MAM3 and MARC both produce positive 2000-1850 differences in OC aerosol burden over the major OC emissions regions, while MARC produces a stronger negative signal over North America than MAM3 does (Fig. 2d—f).</w:t>
      </w:r>
      <w:r w:rsidR="005957D8">
        <w:t xml:space="preserve">  These 2000-1850 differences arise due to changes in both wildfire emissions and anthropogenic emissions</w:t>
      </w:r>
      <w:r w:rsidR="002447C0">
        <w:t xml:space="preserve"> between year-1850 and year-2000.</w:t>
      </w:r>
    </w:p>
    <w:p w14:paraId="1872E076" w14:textId="077A9C5E" w:rsidR="00FA63DE" w:rsidRDefault="00FA63DE" w:rsidP="006A58C7">
      <w:r>
        <w:t>Figure 3 shows results for the total BC aerosol burden.  For the year-2000 simulations, the BC aerosol burden is high over sub-Saharan Africa and South America (Fig. 3b, c), as was the case for the OC aerosol burden, due to large emissions of BC from wildfires.  However, in contrast to the OC aerosol burden, the peak in zonal mean BC aerosol burden occurs in the Northern Hemisphere sub-tropics and mid-latitudes (Fig. 3a), due to anthropogenic emissions of BC over East Asia, South Asia, Europe, and North America.  The results for MARC are generally similar to those for MAM in the tropics</w:t>
      </w:r>
      <w:r w:rsidR="006E5CF3">
        <w:t xml:space="preserve"> (Fig. 3a)</w:t>
      </w:r>
      <w:r>
        <w:t xml:space="preserve">.  Outside of the tropics, MARC generally produces a slightly </w:t>
      </w:r>
      <w:r w:rsidR="006E5CF3">
        <w:t xml:space="preserve">highly </w:t>
      </w:r>
      <w:r>
        <w:t>BC aerosol burden than MAM3 does</w:t>
      </w:r>
      <w:r w:rsidR="006E5CF3">
        <w:t>, especially over remote regions far away from sources (Fig. 3b, c), suggesting that the BC lifetime is longer in MARC than it is MAM3</w:t>
      </w:r>
      <w:r>
        <w:t>.</w:t>
      </w:r>
    </w:p>
    <w:p w14:paraId="06C834A6" w14:textId="47F484A4" w:rsidR="006E5CF3" w:rsidRDefault="006E5CF3" w:rsidP="006A58C7">
      <w:r>
        <w:t>MAM3 and MARC produce similar increases in BC aerosol burden between year-1850 and year-2000 (Fig. 3d—f).  In MARC, positive 2000-1850 differences are found over even remote ocean regions (Fig. 3f), consistent with a longer BC lifetime in MARC compared to MAM3.</w:t>
      </w:r>
    </w:p>
    <w:p w14:paraId="2EA4788D" w14:textId="1A73BEC4" w:rsidR="006A58C7" w:rsidRDefault="00C901B8" w:rsidP="00C901B8">
      <w:pPr>
        <w:pStyle w:val="Heading2"/>
      </w:pPr>
      <w:r>
        <w:t>3.2 Direct radiative effect</w:t>
      </w:r>
    </w:p>
    <w:p w14:paraId="0820CF6D" w14:textId="063A9C41" w:rsidR="00F347D1" w:rsidRDefault="007502D1" w:rsidP="007502D1">
      <w:r>
        <w:t xml:space="preserve">Aerosols scatter and absorb </w:t>
      </w:r>
      <w:r w:rsidR="002A2FB3">
        <w:t>shortwave</w:t>
      </w:r>
      <w:r>
        <w:t xml:space="preserve"> radiation, leading to ex</w:t>
      </w:r>
      <w:r w:rsidR="00F347D1">
        <w:t xml:space="preserve">tinction of incoming sunlight.  Before considering the direct radiative effect, we will first look at results for aerosol optical depth (AOD), </w:t>
      </w:r>
      <w:r>
        <w:t>a measure of the total extinction due to aerosol</w:t>
      </w:r>
      <w:r w:rsidR="00F347D1">
        <w:t>s in an atmospheric column.</w:t>
      </w:r>
    </w:p>
    <w:p w14:paraId="15218FD2" w14:textId="240AE5A9" w:rsidR="007502D1" w:rsidRDefault="00F347D1" w:rsidP="007502D1">
      <w:r>
        <w:t xml:space="preserve">Figure 4 shows AOD results.  </w:t>
      </w:r>
      <w:r w:rsidR="00164472">
        <w:t>In both MAM</w:t>
      </w:r>
      <w:r w:rsidR="001C0A11">
        <w:t xml:space="preserve">3 and MARC, emission of </w:t>
      </w:r>
      <w:r w:rsidR="00164472">
        <w:t>dust from deserts, especially the Sahara Desert, drive the highest annual mean AODs found globally (Fig. 4b, c), causing zonal mean AOD to peak in the Northern Hemisphere subtropics (Fig. 4a).</w:t>
      </w:r>
      <w:r w:rsidR="00C26061">
        <w:t xml:space="preserve">  In other regions, both anthropogenic aerosol emissions and natural aerosol emissions, including emissions of sea-salt, can dominate the AOD signal.  The AODs produced by MARC are often much lower than those produced by MAM3, especially over subtropical ocean regions (Fig. a—c).</w:t>
      </w:r>
      <w:r w:rsidR="003312C1">
        <w:t xml:space="preserve">  The differences between the aerosol burdens in MAM3 and MARC, discussed above, are insufficient to explain the </w:t>
      </w:r>
      <w:r w:rsidR="00A9363E">
        <w:t>differences in the AODs.  Hence</w:t>
      </w:r>
      <w:r w:rsidR="003312C1">
        <w:t xml:space="preserve"> it i</w:t>
      </w:r>
      <w:r w:rsidR="00A9363E">
        <w:t xml:space="preserve">s likely that differences in the optical properties of the MARC aerosols and the MAM3 aerosols are responsible for the fact that MARC generally produces lower AODs.  Differences in </w:t>
      </w:r>
      <w:r w:rsidR="00B41308">
        <w:t xml:space="preserve">emissions of </w:t>
      </w:r>
      <w:r w:rsidR="00A9363E">
        <w:t>sea-salt may also play a role.</w:t>
      </w:r>
    </w:p>
    <w:p w14:paraId="7AF84859" w14:textId="59CF84D3" w:rsidR="00B41308" w:rsidRDefault="008C14BD" w:rsidP="007502D1">
      <w:r>
        <w:t xml:space="preserve">Positive 2000-1850 differences in aerosol burdens, discussed above, drive positive 2000-1850 differences in AOD (Fig. 4d—f).  The 2000-1850 differences </w:t>
      </w:r>
      <w:r w:rsidR="00772A79">
        <w:t xml:space="preserve">in AOD </w:t>
      </w:r>
      <w:r>
        <w:t>produced by MARC are much smaller than those produced by MAM3, consistent with the lower year-2000 AODs produced by MARC.</w:t>
      </w:r>
    </w:p>
    <w:p w14:paraId="5074B53B" w14:textId="35025FB4" w:rsidR="00E302E2" w:rsidRDefault="009F597E" w:rsidP="007502D1">
      <w:r>
        <w:t xml:space="preserve">Figure 5 shows </w:t>
      </w:r>
      <w:r w:rsidR="002A2FB3">
        <w:t>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A2FB3">
        <w:t xml:space="preserve">) </w:t>
      </w:r>
      <w:r w:rsidR="00F347D1">
        <w:t xml:space="preserve">result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r w:rsidR="002A2FB3">
        <w:t xml:space="preserve">reveals the influence of direct interactions between radiation and aerosols on the net shortwave flux at </w:t>
      </w:r>
      <w:r w:rsidR="00F347D1">
        <w:t>TOA</w:t>
      </w:r>
      <w:r w:rsidR="002A2FB3">
        <w:t xml:space="preserve"> (Eq. (3)).  </w:t>
      </w:r>
      <w:r w:rsidR="00F347D1">
        <w:t xml:space="preserve">Aerosols that scatter efficiently, such as sulphate, generally </w:t>
      </w:r>
      <w:r w:rsidR="00F347D1">
        <w:lastRenderedPageBreak/>
        <w:t xml:space="preserve">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at TOA.  Aerosols that absorb SW radiation, such as BC,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 xml:space="preserve">large AOD values 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62203D">
        <w:t xml:space="preserve">for the </w:t>
      </w:r>
      <w:r w:rsidR="00802026">
        <w:t xml:space="preserve">MAM3 and MARC </w:t>
      </w:r>
      <w:r w:rsidR="0062203D">
        <w:t xml:space="preserve">simulations using year-2000 emissions, </w:t>
      </w:r>
      <w:r w:rsidR="00E302E2">
        <w:t xml:space="preserve">the spatial distribution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302E2">
        <w:t xml:space="preserve"> (Fig. 5b, c) share some sim</w:t>
      </w:r>
      <w:r w:rsidR="00802026">
        <w:t>ilarities with those of AOD</w:t>
      </w:r>
      <w:r w:rsidR="00E302E2">
        <w:t xml:space="preserve">.  Over dark ocean surfaces in the subtropics, scattering by aerosols drives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in MAM3, absorption by dust drives posi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bright surface of </w:t>
      </w:r>
      <w:r w:rsidR="00C165C2">
        <w:t xml:space="preserve">the </w:t>
      </w:r>
      <w:r w:rsidR="00FC3807">
        <w:t xml:space="preserve">Sahara Desert, while little radiative impact is evident downwind over the dark surface of the tropical Atlantic Ocean; in MARC, scattering by dust drives nega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tropical Atlantic Ocean, while little radiative impact is evident over the Sahara Desert.</w:t>
      </w:r>
    </w:p>
    <w:p w14:paraId="7EBD514C" w14:textId="5275A409" w:rsidR="00621FB3" w:rsidRDefault="00802026" w:rsidP="00621FB3">
      <m:oMath>
        <m:sSub>
          <m:sSubPr>
            <m:ctrlPr>
              <w:rPr>
                <w:rFonts w:ascii="Cambria Math" w:hAnsi="Cambria Math"/>
                <w:i/>
              </w:rPr>
            </m:ctrlPr>
          </m:sSubPr>
          <m:e>
            <m:r>
              <w:rPr>
                <w:rFonts w:ascii="Cambria Math" w:hAnsi="Cambria Math"/>
              </w:rPr>
              <m:t>∆DRE</m:t>
            </m:r>
          </m:e>
          <m:sub>
            <m:r>
              <w:rPr>
                <w:rFonts w:ascii="Cambria Math" w:hAnsi="Cambria Math"/>
              </w:rPr>
              <m:t>SW</m:t>
            </m:r>
          </m:sub>
        </m:sSub>
      </m:oMath>
      <w:r>
        <w:t xml:space="preserve">, th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t xml:space="preserve">, </w:t>
      </w:r>
      <w:r w:rsidR="00621FB3">
        <w:t>produced by MAM3 is relatively weak at all latitudes (Fig. 5d, e), with a global mean of only -0.022±0.005 W m</w:t>
      </w:r>
      <w:r w:rsidR="00621FB3" w:rsidRPr="00621FB3">
        <w:rPr>
          <w:vertAlign w:val="superscript"/>
        </w:rPr>
        <w:t>-2</w:t>
      </w:r>
      <w:r w:rsidR="00621FB3">
        <w:t xml:space="preserve">, due to the cooling effect of anthropogenic sulphur emissions being offset by the warming effect of increased emissions of BC aerosol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MARC produces a relatively strong cooling effect in the Northern Hemisphere (Fig. 5d), especially near anthropogenic sources of sulphur emissions (Fig. 5f),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621FB3">
        <w:t xml:space="preserve"> of -0.179±0.008 W m</w:t>
      </w:r>
      <w:r w:rsidR="00621FB3" w:rsidRPr="00621FB3">
        <w:rPr>
          <w:vertAlign w:val="superscript"/>
        </w:rPr>
        <w:t>-2</w:t>
      </w:r>
      <w:r w:rsidR="00621FB3" w:rsidRPr="00621FB3">
        <w:t>.</w:t>
      </w:r>
    </w:p>
    <w:p w14:paraId="0622E10A" w14:textId="7D9136E5" w:rsidR="00C165C2" w:rsidRDefault="009F597E" w:rsidP="00621FB3">
      <w:r>
        <w:t>Figure 6 shows results for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has little radiative impact at (Fig. 5c); however, Fig. 6c reveals that the dust aerosol in MARC leads to strong heating of the atmosphere.  For both MAM and MARC,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BC emission sources (Fig. 6a—</w:t>
      </w:r>
      <w:r w:rsidR="00BF0D52">
        <w:t>c).</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0DDA1DE4" w14:textId="7BDA082B" w:rsidR="00CA1161" w:rsidRDefault="00CA1161" w:rsidP="00621FB3">
      <m:oMath>
        <m:sSub>
          <m:sSubPr>
            <m:ctrlPr>
              <w:rPr>
                <w:rFonts w:ascii="Cambria Math" w:hAnsi="Cambria Math"/>
                <w:i/>
              </w:rPr>
            </m:ctrlPr>
          </m:sSubPr>
          <m:e>
            <m:r>
              <w:rPr>
                <w:rFonts w:ascii="Cambria Math" w:hAnsi="Cambria Math"/>
              </w:rPr>
              <m:t>∆</m:t>
            </m:r>
            <m:r>
              <w:rPr>
                <w:rFonts w:ascii="Cambria Math" w:hAnsi="Cambria Math"/>
              </w:rPr>
              <m:t>AAA</m:t>
            </m:r>
          </m:e>
          <m:sub>
            <m:r>
              <w:rPr>
                <w:rFonts w:ascii="Cambria Math" w:hAnsi="Cambria Math"/>
              </w:rPr>
              <m:t>SW</m:t>
            </m:r>
          </m:sub>
        </m:sSub>
      </m:oMath>
      <w:r>
        <w:t xml:space="preserve">, th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xml:space="preserve">, generally follows the same spatial distribution as the 2000-1850 difference in BC aerosol burden (Figs. 6d—f and 3d—f).  Although dust dominated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t xml:space="preserve"> </w:t>
      </w:r>
      <w:r>
        <w:t xml:space="preserve">due to the dust emission in year-1850 being similar to that in year-2000.  As with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t xml:space="preserve"> is generally weaker for MARC compared to MAM3.</w:t>
      </w:r>
    </w:p>
    <w:p w14:paraId="3ECBA8DC" w14:textId="259EF4BF" w:rsidR="00C901B8" w:rsidRDefault="00C901B8" w:rsidP="00C901B8">
      <w:pPr>
        <w:pStyle w:val="Heading2"/>
      </w:pPr>
      <w:r>
        <w:t>3.3 Cloud radiative effect</w:t>
      </w:r>
    </w:p>
    <w:p w14:paraId="48D8DE16" w14:textId="6CB83DA1" w:rsidR="00C901B8" w:rsidRPr="006A58C7" w:rsidRDefault="00C901B8" w:rsidP="006A58C7">
      <w:r w:rsidRPr="00C901B8">
        <w:rPr>
          <w:highlight w:val="yellow"/>
        </w:rPr>
        <w:t>TODO</w:t>
      </w:r>
    </w:p>
    <w:p w14:paraId="1E065640" w14:textId="55CDAA3F" w:rsidR="006A58C7" w:rsidRDefault="00C901B8" w:rsidP="00C901B8">
      <w:pPr>
        <w:pStyle w:val="Heading2"/>
      </w:pPr>
      <w:r>
        <w:t>3.4 Surface albedo radiative effect</w:t>
      </w:r>
    </w:p>
    <w:p w14:paraId="10982369" w14:textId="77777777" w:rsidR="00C901B8" w:rsidRPr="006A58C7" w:rsidRDefault="00C901B8" w:rsidP="00C901B8">
      <w:r w:rsidRPr="00C901B8">
        <w:rPr>
          <w:highlight w:val="yellow"/>
        </w:rPr>
        <w:t>TODO</w:t>
      </w:r>
    </w:p>
    <w:p w14:paraId="41BBB260" w14:textId="6A0F231B" w:rsidR="00C901B8" w:rsidRPr="00C901B8" w:rsidRDefault="00C901B8" w:rsidP="00C901B8">
      <w:pPr>
        <w:pStyle w:val="Heading2"/>
      </w:pPr>
      <w:r>
        <w:t>3.5 Net effective radiative forcing</w:t>
      </w:r>
    </w:p>
    <w:p w14:paraId="6B839629" w14:textId="591D93FA" w:rsidR="00C901B8" w:rsidRDefault="00C901B8" w:rsidP="006A58C7">
      <w:r w:rsidRPr="00C901B8">
        <w:rPr>
          <w:highlight w:val="yellow"/>
        </w:rPr>
        <w:t>TODO</w:t>
      </w:r>
    </w:p>
    <w:p w14:paraId="6DF7DE71" w14:textId="1036FFFB" w:rsidR="00C901B8" w:rsidRDefault="00C901B8" w:rsidP="00C901B8">
      <w:pPr>
        <w:pStyle w:val="Heading1"/>
      </w:pPr>
      <w:r>
        <w:t>4 Conclusions</w:t>
      </w:r>
    </w:p>
    <w:p w14:paraId="6956446A" w14:textId="49C9A0A3" w:rsidR="008340A2" w:rsidRDefault="00B431CE" w:rsidP="006A58C7">
      <w:r w:rsidRPr="00C901B8">
        <w:rPr>
          <w:highlight w:val="yellow"/>
        </w:rPr>
        <w:t>TODO</w:t>
      </w:r>
    </w:p>
    <w:p w14:paraId="5F95E755" w14:textId="5097D202" w:rsidR="008340A2" w:rsidRDefault="008340A2" w:rsidP="008340A2">
      <w:pPr>
        <w:pStyle w:val="Heading1"/>
      </w:pPr>
      <w:r>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9"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0" w:history="1">
        <w:r w:rsidRPr="00033B7D">
          <w:rPr>
            <w:rStyle w:val="Hyperlink"/>
            <w:lang w:val="en-US"/>
          </w:rPr>
          <w:t>https://github.com/grandey/p17c-marc-comparison/</w:t>
        </w:r>
      </w:hyperlink>
      <w:r w:rsidR="00BE5286">
        <w:rPr>
          <w:lang w:val="en-US"/>
        </w:rPr>
        <w:t xml:space="preserve"> (doi:</w:t>
      </w:r>
      <w:r w:rsidR="00BE5286" w:rsidRPr="00C901B8">
        <w:rPr>
          <w:highlight w:val="yellow"/>
        </w:rPr>
        <w:t>TODO</w:t>
      </w:r>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r w:rsidR="00BE5286" w:rsidRPr="00C901B8">
        <w:rPr>
          <w:highlight w:val="yellow"/>
        </w:rPr>
        <w:t>TODO</w:t>
      </w:r>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029E0FC8" w14:textId="29D1C7E2" w:rsidR="00621FB3" w:rsidRPr="00621FB3" w:rsidRDefault="00B431CE" w:rsidP="00621FB3">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621FB3" w:rsidRPr="00621FB3">
        <w:rPr>
          <w:noProof/>
          <w:lang w:val="en-US"/>
        </w:rPr>
        <w:t>Abdul-Razzak, H. and Ghan, S. J.: A parameterization of aerosol activation: 2. Multiple aerosol types, J. Geophys. Res., 105(D5), 6837–6844, doi:10.1029/1999JD901161, 2000.</w:t>
      </w:r>
    </w:p>
    <w:p w14:paraId="04D029A0" w14:textId="77777777" w:rsidR="00621FB3" w:rsidRPr="00621FB3" w:rsidRDefault="00621FB3" w:rsidP="00621FB3">
      <w:pPr>
        <w:widowControl w:val="0"/>
        <w:autoSpaceDE w:val="0"/>
        <w:autoSpaceDN w:val="0"/>
        <w:adjustRightInd w:val="0"/>
        <w:rPr>
          <w:noProof/>
          <w:lang w:val="en-US"/>
        </w:rPr>
      </w:pPr>
      <w:r w:rsidRPr="00621FB3">
        <w:rPr>
          <w:noProof/>
          <w:lang w:val="en-US"/>
        </w:rPr>
        <w:t>Benjamini, Y. and Hochberg, Y.: Controlling the False Discovery Rate: A Practical and Powerful Approach to Multiple Testing, J. R. Stat. Soc. B, 57(1), 289–300, 1995.</w:t>
      </w:r>
    </w:p>
    <w:p w14:paraId="40D99AEC" w14:textId="77777777" w:rsidR="00621FB3" w:rsidRPr="00621FB3" w:rsidRDefault="00621FB3" w:rsidP="00621FB3">
      <w:pPr>
        <w:widowControl w:val="0"/>
        <w:autoSpaceDE w:val="0"/>
        <w:autoSpaceDN w:val="0"/>
        <w:adjustRightInd w:val="0"/>
        <w:rPr>
          <w:noProof/>
          <w:lang w:val="en-US"/>
        </w:rPr>
      </w:pPr>
      <w:r w:rsidRPr="00621FB3">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77191841" w14:textId="77777777" w:rsidR="00621FB3" w:rsidRPr="00621FB3" w:rsidRDefault="00621FB3" w:rsidP="00621FB3">
      <w:pPr>
        <w:widowControl w:val="0"/>
        <w:autoSpaceDE w:val="0"/>
        <w:autoSpaceDN w:val="0"/>
        <w:adjustRightInd w:val="0"/>
        <w:rPr>
          <w:noProof/>
          <w:lang w:val="en-US"/>
        </w:rPr>
      </w:pPr>
      <w:r w:rsidRPr="00621FB3">
        <w:rPr>
          <w:noProof/>
          <w:lang w:val="en-US"/>
        </w:rPr>
        <w:t>CESM Software Engineering Group: CESM User’s Guide (CESM1.2 Release Series User’s Guide), [online] Available from: http://www.cesm.ucar.edu/models/cesm1.2/cesm/doc/usersguide/ug.pdf [accessed 2017-10-31], 2015.</w:t>
      </w:r>
    </w:p>
    <w:p w14:paraId="18C45FF0" w14:textId="77777777" w:rsidR="00621FB3" w:rsidRPr="00621FB3" w:rsidRDefault="00621FB3" w:rsidP="00621FB3">
      <w:pPr>
        <w:widowControl w:val="0"/>
        <w:autoSpaceDE w:val="0"/>
        <w:autoSpaceDN w:val="0"/>
        <w:adjustRightInd w:val="0"/>
        <w:rPr>
          <w:noProof/>
          <w:lang w:val="en-US"/>
        </w:rPr>
      </w:pPr>
      <w:r w:rsidRPr="00621FB3">
        <w:rPr>
          <w:noProof/>
          <w:lang w:val="en-US"/>
        </w:rPr>
        <w:t xml:space="preserve">Ekman, A. M. L., Wang, C., Wilson, J. and Ström, J.: Explicit simulations of aerosol physics in a cloud-resolving model: a </w:t>
      </w:r>
      <w:r w:rsidRPr="00621FB3">
        <w:rPr>
          <w:noProof/>
          <w:lang w:val="en-US"/>
        </w:rPr>
        <w:lastRenderedPageBreak/>
        <w:t>sensitivity study based on an observed convective cloud, Atmos. Chem. Phys., 4(3), 773–791, doi:10.5194/acp-4-773-2004, 2004.</w:t>
      </w:r>
    </w:p>
    <w:p w14:paraId="40A14A70" w14:textId="77777777" w:rsidR="00621FB3" w:rsidRPr="00621FB3" w:rsidRDefault="00621FB3" w:rsidP="00621FB3">
      <w:pPr>
        <w:widowControl w:val="0"/>
        <w:autoSpaceDE w:val="0"/>
        <w:autoSpaceDN w:val="0"/>
        <w:adjustRightInd w:val="0"/>
        <w:rPr>
          <w:noProof/>
          <w:lang w:val="en-US"/>
        </w:rPr>
      </w:pPr>
      <w:r w:rsidRPr="00621FB3">
        <w:rPr>
          <w:noProof/>
          <w:lang w:val="en-US"/>
        </w:rPr>
        <w:t>Ekman, A. M. L., Wang, C., Ström, J. and Krejci, R.: Explicit Simulation of Aerosol Physics in a Cloud-Resolving Model: Aerosol Transport and Processing in the Free Troposphere, J. Atmos. Sci., 63(2), 682–696, doi:10.1175/JAS3645.1, 2006.</w:t>
      </w:r>
    </w:p>
    <w:p w14:paraId="06B172C6" w14:textId="77777777" w:rsidR="00621FB3" w:rsidRPr="00621FB3" w:rsidRDefault="00621FB3" w:rsidP="00621FB3">
      <w:pPr>
        <w:widowControl w:val="0"/>
        <w:autoSpaceDE w:val="0"/>
        <w:autoSpaceDN w:val="0"/>
        <w:adjustRightInd w:val="0"/>
        <w:rPr>
          <w:noProof/>
          <w:lang w:val="en-US"/>
        </w:rPr>
      </w:pPr>
      <w:r w:rsidRPr="00621FB3">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608CBF5D" w14:textId="77777777" w:rsidR="00621FB3" w:rsidRPr="00621FB3" w:rsidRDefault="00621FB3" w:rsidP="00621FB3">
      <w:pPr>
        <w:widowControl w:val="0"/>
        <w:autoSpaceDE w:val="0"/>
        <w:autoSpaceDN w:val="0"/>
        <w:adjustRightInd w:val="0"/>
        <w:rPr>
          <w:noProof/>
          <w:lang w:val="en-US"/>
        </w:rPr>
      </w:pPr>
      <w:r w:rsidRPr="00621FB3">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12963DC9" w14:textId="77777777" w:rsidR="00621FB3" w:rsidRPr="00621FB3" w:rsidRDefault="00621FB3" w:rsidP="00621FB3">
      <w:pPr>
        <w:widowControl w:val="0"/>
        <w:autoSpaceDE w:val="0"/>
        <w:autoSpaceDN w:val="0"/>
        <w:adjustRightInd w:val="0"/>
        <w:rPr>
          <w:noProof/>
          <w:lang w:val="en-US"/>
        </w:rPr>
      </w:pPr>
      <w:r w:rsidRPr="00621FB3">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28CD0A2F" w14:textId="77777777" w:rsidR="00621FB3" w:rsidRPr="00621FB3" w:rsidRDefault="00621FB3" w:rsidP="00621FB3">
      <w:pPr>
        <w:widowControl w:val="0"/>
        <w:autoSpaceDE w:val="0"/>
        <w:autoSpaceDN w:val="0"/>
        <w:adjustRightInd w:val="0"/>
        <w:rPr>
          <w:noProof/>
          <w:lang w:val="en-US"/>
        </w:rPr>
      </w:pPr>
      <w:r w:rsidRPr="00621FB3">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5D0C6F76" w14:textId="77777777" w:rsidR="00621FB3" w:rsidRPr="00621FB3" w:rsidRDefault="00621FB3" w:rsidP="00621FB3">
      <w:pPr>
        <w:widowControl w:val="0"/>
        <w:autoSpaceDE w:val="0"/>
        <w:autoSpaceDN w:val="0"/>
        <w:adjustRightInd w:val="0"/>
        <w:rPr>
          <w:noProof/>
          <w:lang w:val="en-US"/>
        </w:rPr>
      </w:pPr>
      <w:r w:rsidRPr="00621FB3">
        <w:rPr>
          <w:noProof/>
          <w:lang w:val="en-US"/>
        </w:rPr>
        <w:t>Ghan, S. J.: Technical Note: Estimating aerosol effects on cloud radiative forcing, Atmos. Chem. Phys., 13(19), 9971–9974, doi:10.5194/acp-13-9971-2013, 2013.</w:t>
      </w:r>
    </w:p>
    <w:p w14:paraId="411CD929" w14:textId="77777777" w:rsidR="00621FB3" w:rsidRPr="00621FB3" w:rsidRDefault="00621FB3" w:rsidP="00621FB3">
      <w:pPr>
        <w:widowControl w:val="0"/>
        <w:autoSpaceDE w:val="0"/>
        <w:autoSpaceDN w:val="0"/>
        <w:adjustRightInd w:val="0"/>
        <w:rPr>
          <w:noProof/>
          <w:lang w:val="en-US"/>
        </w:rPr>
      </w:pPr>
      <w:r w:rsidRPr="00621FB3">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0AC3C4D4" w14:textId="77777777" w:rsidR="00621FB3" w:rsidRPr="00621FB3" w:rsidRDefault="00621FB3" w:rsidP="00621FB3">
      <w:pPr>
        <w:widowControl w:val="0"/>
        <w:autoSpaceDE w:val="0"/>
        <w:autoSpaceDN w:val="0"/>
        <w:adjustRightInd w:val="0"/>
        <w:rPr>
          <w:noProof/>
          <w:lang w:val="en-US"/>
        </w:rPr>
      </w:pPr>
      <w:r w:rsidRPr="00621FB3">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13629EB5" w14:textId="77777777" w:rsidR="00621FB3" w:rsidRPr="00621FB3" w:rsidRDefault="00621FB3" w:rsidP="00621FB3">
      <w:pPr>
        <w:widowControl w:val="0"/>
        <w:autoSpaceDE w:val="0"/>
        <w:autoSpaceDN w:val="0"/>
        <w:adjustRightInd w:val="0"/>
        <w:rPr>
          <w:noProof/>
          <w:lang w:val="en-US"/>
        </w:rPr>
      </w:pPr>
      <w:r w:rsidRPr="00621FB3">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496F473E" w14:textId="77777777" w:rsidR="00621FB3" w:rsidRPr="00621FB3" w:rsidRDefault="00621FB3" w:rsidP="00621FB3">
      <w:pPr>
        <w:widowControl w:val="0"/>
        <w:autoSpaceDE w:val="0"/>
        <w:autoSpaceDN w:val="0"/>
        <w:adjustRightInd w:val="0"/>
        <w:rPr>
          <w:noProof/>
          <w:lang w:val="en-US"/>
        </w:rPr>
      </w:pPr>
      <w:r w:rsidRPr="00621FB3">
        <w:rPr>
          <w:noProof/>
          <w:lang w:val="en-US"/>
        </w:rPr>
        <w:t>Kim, D., Wang, C., Ekman, A. M. L., Barth, M. C. and Lee, D.-I.: The responses of cloudiness to the direct radiative effect of sulfate and carbonaceous aerosols, J. Geophys. Res. Atmos., 119(3), 1172–1185, doi:10.1002/2013JD020529, 2014.</w:t>
      </w:r>
    </w:p>
    <w:p w14:paraId="4D0CE5EC" w14:textId="77777777" w:rsidR="00621FB3" w:rsidRPr="00621FB3" w:rsidRDefault="00621FB3" w:rsidP="00621FB3">
      <w:pPr>
        <w:widowControl w:val="0"/>
        <w:autoSpaceDE w:val="0"/>
        <w:autoSpaceDN w:val="0"/>
        <w:adjustRightInd w:val="0"/>
        <w:rPr>
          <w:noProof/>
          <w:lang w:val="en-US"/>
        </w:rPr>
      </w:pPr>
      <w:r w:rsidRPr="00621FB3">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02DD64C2" w14:textId="77777777" w:rsidR="00621FB3" w:rsidRPr="00621FB3" w:rsidRDefault="00621FB3" w:rsidP="00621FB3">
      <w:pPr>
        <w:widowControl w:val="0"/>
        <w:autoSpaceDE w:val="0"/>
        <w:autoSpaceDN w:val="0"/>
        <w:adjustRightInd w:val="0"/>
        <w:rPr>
          <w:noProof/>
          <w:lang w:val="en-US"/>
        </w:rPr>
      </w:pPr>
      <w:r w:rsidRPr="00621FB3">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026F07AD" w14:textId="77777777" w:rsidR="00621FB3" w:rsidRPr="00621FB3" w:rsidRDefault="00621FB3" w:rsidP="00621FB3">
      <w:pPr>
        <w:widowControl w:val="0"/>
        <w:autoSpaceDE w:val="0"/>
        <w:autoSpaceDN w:val="0"/>
        <w:adjustRightInd w:val="0"/>
        <w:rPr>
          <w:noProof/>
          <w:lang w:val="en-US"/>
        </w:rPr>
      </w:pPr>
      <w:r w:rsidRPr="00621FB3">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788616DE" w14:textId="77777777" w:rsidR="00621FB3" w:rsidRPr="00621FB3" w:rsidRDefault="00621FB3" w:rsidP="00621FB3">
      <w:pPr>
        <w:widowControl w:val="0"/>
        <w:autoSpaceDE w:val="0"/>
        <w:autoSpaceDN w:val="0"/>
        <w:adjustRightInd w:val="0"/>
        <w:rPr>
          <w:noProof/>
          <w:lang w:val="en-US"/>
        </w:rPr>
      </w:pPr>
      <w:r w:rsidRPr="00621FB3">
        <w:rPr>
          <w:noProof/>
          <w:lang w:val="en-US"/>
        </w:rPr>
        <w:t>Morrison, H. and Gettelman, A.: A New Two-Moment Bulk Stratiform Cloud Microphysics Scheme in the Community Atmosphere Model, Version 3 (CAM3). Part I: Description and Numerical Tests, J. Clim., 21(15), 3642–3659, doi:10.1175/2008JCLI2105.1, 2008.</w:t>
      </w:r>
    </w:p>
    <w:p w14:paraId="4B283B21" w14:textId="77777777" w:rsidR="00621FB3" w:rsidRPr="00621FB3" w:rsidRDefault="00621FB3" w:rsidP="00621FB3">
      <w:pPr>
        <w:widowControl w:val="0"/>
        <w:autoSpaceDE w:val="0"/>
        <w:autoSpaceDN w:val="0"/>
        <w:adjustRightInd w:val="0"/>
        <w:rPr>
          <w:noProof/>
          <w:lang w:val="en-US"/>
        </w:rPr>
      </w:pPr>
      <w:r w:rsidRPr="00621FB3">
        <w:rPr>
          <w:noProof/>
          <w:lang w:val="en-US"/>
        </w:rPr>
        <w:t>Rothenberg, D. and Wang, C.: Metamodeling of Droplet Activation for Global Climate Models, J. Atmos. Sci., 73(3), 1255–1272, doi:10.1175/JAS-D-15-0223.1, 2016.</w:t>
      </w:r>
    </w:p>
    <w:p w14:paraId="61713654" w14:textId="77777777" w:rsidR="00621FB3" w:rsidRPr="00621FB3" w:rsidRDefault="00621FB3" w:rsidP="00621FB3">
      <w:pPr>
        <w:widowControl w:val="0"/>
        <w:autoSpaceDE w:val="0"/>
        <w:autoSpaceDN w:val="0"/>
        <w:adjustRightInd w:val="0"/>
        <w:rPr>
          <w:noProof/>
          <w:lang w:val="en-US"/>
        </w:rPr>
      </w:pPr>
      <w:r w:rsidRPr="00621FB3">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4F3E3072" w14:textId="77777777" w:rsidR="00621FB3" w:rsidRPr="00621FB3" w:rsidRDefault="00621FB3" w:rsidP="00621FB3">
      <w:pPr>
        <w:widowControl w:val="0"/>
        <w:autoSpaceDE w:val="0"/>
        <w:autoSpaceDN w:val="0"/>
        <w:adjustRightInd w:val="0"/>
        <w:rPr>
          <w:noProof/>
          <w:lang w:val="en-US"/>
        </w:rPr>
      </w:pPr>
      <w:r w:rsidRPr="00621FB3">
        <w:rPr>
          <w:noProof/>
          <w:lang w:val="en-US"/>
        </w:rPr>
        <w:t>Rothenberg, D., Avramov, A. and Wang, C.: On the representation of aerosol activation and its influence on model-derived estimates of the aerosol indirect effect, Atmos. Chem. Phys. Discuss., (August), 1–35, doi:10.5194/acp-2017-680, 2017.</w:t>
      </w:r>
    </w:p>
    <w:p w14:paraId="1FD56FE4" w14:textId="77777777" w:rsidR="00621FB3" w:rsidRPr="00621FB3" w:rsidRDefault="00621FB3" w:rsidP="00621FB3">
      <w:pPr>
        <w:widowControl w:val="0"/>
        <w:autoSpaceDE w:val="0"/>
        <w:autoSpaceDN w:val="0"/>
        <w:adjustRightInd w:val="0"/>
        <w:rPr>
          <w:noProof/>
          <w:lang w:val="en-US"/>
        </w:rPr>
      </w:pPr>
      <w:r w:rsidRPr="00621FB3">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5A323593" w14:textId="77777777" w:rsidR="00621FB3" w:rsidRPr="00621FB3" w:rsidRDefault="00621FB3" w:rsidP="00621FB3">
      <w:pPr>
        <w:widowControl w:val="0"/>
        <w:autoSpaceDE w:val="0"/>
        <w:autoSpaceDN w:val="0"/>
        <w:adjustRightInd w:val="0"/>
        <w:rPr>
          <w:noProof/>
          <w:lang w:val="en-US"/>
        </w:rPr>
      </w:pPr>
      <w:r w:rsidRPr="00621FB3">
        <w:rPr>
          <w:noProof/>
          <w:lang w:val="en-US"/>
        </w:rPr>
        <w:t>Stier, P., Seinfeld, J. H., Kinne, S. and Boucher, O.: Aerosol absorption and radiative forcing, Atmos. Chem. Phys., 7(19), 5237–5261, doi:10.5194/acp-7-5237-2007, 2007.</w:t>
      </w:r>
    </w:p>
    <w:p w14:paraId="533E27A3" w14:textId="77777777" w:rsidR="00621FB3" w:rsidRPr="00621FB3" w:rsidRDefault="00621FB3" w:rsidP="00621FB3">
      <w:pPr>
        <w:widowControl w:val="0"/>
        <w:autoSpaceDE w:val="0"/>
        <w:autoSpaceDN w:val="0"/>
        <w:adjustRightInd w:val="0"/>
        <w:rPr>
          <w:noProof/>
          <w:lang w:val="en-US"/>
        </w:rPr>
      </w:pPr>
      <w:r w:rsidRPr="00621FB3">
        <w:rPr>
          <w:noProof/>
          <w:lang w:val="en-US"/>
        </w:rPr>
        <w:t>Wang, C.: A modeling study of the response of tropical deep convection to the increase of cloud condensation nuclei concentration: 1. Dynamics and microphysics, J. Geophys. Res., 110(D21), D21211, doi:10.1029/2004JD005720, 2005a.</w:t>
      </w:r>
    </w:p>
    <w:p w14:paraId="12836CE3" w14:textId="77777777" w:rsidR="00621FB3" w:rsidRPr="00621FB3" w:rsidRDefault="00621FB3" w:rsidP="00621FB3">
      <w:pPr>
        <w:widowControl w:val="0"/>
        <w:autoSpaceDE w:val="0"/>
        <w:autoSpaceDN w:val="0"/>
        <w:adjustRightInd w:val="0"/>
        <w:rPr>
          <w:noProof/>
          <w:lang w:val="en-US"/>
        </w:rPr>
      </w:pPr>
      <w:r w:rsidRPr="00621FB3">
        <w:rPr>
          <w:noProof/>
          <w:lang w:val="en-US"/>
        </w:rPr>
        <w:t>Wang, C.: A modeling study of the response of tropical deep convection to the increase of cloud condensation nuclei concentration: 2. Radiation and tropospheric chemistry, J. Geophys. Res., 110(D22), D22204, doi:10.1029/2005JD005829, 2005b.</w:t>
      </w:r>
    </w:p>
    <w:p w14:paraId="56F4FDAE" w14:textId="77777777" w:rsidR="00621FB3" w:rsidRPr="00621FB3" w:rsidRDefault="00621FB3" w:rsidP="00621FB3">
      <w:pPr>
        <w:widowControl w:val="0"/>
        <w:autoSpaceDE w:val="0"/>
        <w:autoSpaceDN w:val="0"/>
        <w:adjustRightInd w:val="0"/>
        <w:rPr>
          <w:noProof/>
          <w:lang w:val="en-US"/>
        </w:rPr>
      </w:pPr>
      <w:r w:rsidRPr="00621FB3">
        <w:rPr>
          <w:noProof/>
          <w:lang w:val="en-US"/>
        </w:rPr>
        <w:t>Wilks, D. S.: “The stippling shows statistically significant gridpoints”: How Research Results are Routinely Overstated and Over-interpreted, and What to Do About It, Bull. Am. Meteorol. Soc., doi:10.1175/BAMS-D-15-00267.1, 2016.</w:t>
      </w:r>
    </w:p>
    <w:p w14:paraId="0FB4E56A" w14:textId="77777777" w:rsidR="00621FB3" w:rsidRPr="00621FB3" w:rsidRDefault="00621FB3" w:rsidP="00621FB3">
      <w:pPr>
        <w:widowControl w:val="0"/>
        <w:autoSpaceDE w:val="0"/>
        <w:autoSpaceDN w:val="0"/>
        <w:adjustRightInd w:val="0"/>
        <w:rPr>
          <w:noProof/>
        </w:rPr>
      </w:pPr>
      <w:r w:rsidRPr="00621FB3">
        <w:rPr>
          <w:noProof/>
          <w:lang w:val="en-US"/>
        </w:rPr>
        <w:t>Wilson, J., Cuvelier, C. and Raes, F.: A modeling study of global mixed aerosol fields, J. Geophys. Res. Atmos., 106(D24), 34081–34108, doi:10.1029/2000JD000198, 2001.</w:t>
      </w:r>
    </w:p>
    <w:p w14:paraId="39BD546E" w14:textId="4EA0BFE8" w:rsidR="005C101B" w:rsidRDefault="00B431CE" w:rsidP="00621FB3">
      <w:pPr>
        <w:widowControl w:val="0"/>
        <w:autoSpaceDE w:val="0"/>
        <w:autoSpaceDN w:val="0"/>
        <w:adjustRightInd w:val="0"/>
      </w:pPr>
      <w:r>
        <w:fldChar w:fldCharType="end"/>
      </w:r>
    </w:p>
    <w:p w14:paraId="31AFD2B6" w14:textId="612D126B" w:rsidR="00B431CE" w:rsidRDefault="005C101B" w:rsidP="005C101B">
      <w:pPr>
        <w:pStyle w:val="Heading1"/>
      </w:pPr>
      <w:r>
        <w:br w:type="column"/>
        <w:t>Tables</w:t>
      </w:r>
    </w:p>
    <w:p w14:paraId="367574E7" w14:textId="129A1F1D"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10.5065/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The simulation costs shown represent the total cost of all model components, including components (such as the land scheme) that do not directly interact with the aerosol model.</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6ED9432" w:rsidR="005C1202" w:rsidRDefault="005C1202" w:rsidP="006C7527">
            <w:pPr>
              <w:jc w:val="left"/>
            </w:pPr>
            <w:r>
              <w:t>Aerosol model</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r>
      <w:r>
        <w:rPr>
          <w:lang w:val="en-SG"/>
        </w:rPr>
        <w:lastRenderedPageBreak/>
        <w:t>Figures</w:t>
      </w:r>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1"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2"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Pr="003969E9"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sectPr w:rsidR="00CA0295" w:rsidRPr="003969E9" w:rsidSect="0091791F">
      <w:headerReference w:type="even" r:id="rId13"/>
      <w:headerReference w:type="default" r:id="rId14"/>
      <w:footerReference w:type="even" r:id="rId15"/>
      <w:footerReference w:type="default" r:id="rId16"/>
      <w:headerReference w:type="first" r:id="rId17"/>
      <w:footerReference w:type="first" r:id="rId18"/>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9C70B2" w:rsidRDefault="009C70B2" w:rsidP="006D0C96">
      <w:pPr>
        <w:spacing w:line="240" w:lineRule="auto"/>
      </w:pPr>
      <w:r>
        <w:separator/>
      </w:r>
    </w:p>
  </w:endnote>
  <w:endnote w:type="continuationSeparator" w:id="0">
    <w:p w14:paraId="38B4A0D0" w14:textId="77777777" w:rsidR="009C70B2" w:rsidRDefault="009C70B2"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D454DA2" w14:textId="77777777" w:rsidR="000B76A6" w:rsidRDefault="000B76A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9C70B2" w:rsidRDefault="009C70B2">
        <w:pPr>
          <w:pStyle w:val="Footer"/>
          <w:jc w:val="center"/>
        </w:pPr>
        <w:r>
          <w:fldChar w:fldCharType="begin"/>
        </w:r>
        <w:r>
          <w:instrText xml:space="preserve"> PAGE   \* MERGEFORMAT </w:instrText>
        </w:r>
        <w:r>
          <w:fldChar w:fldCharType="separate"/>
        </w:r>
        <w:r w:rsidR="00AC35AD">
          <w:rPr>
            <w:noProof/>
          </w:rPr>
          <w:t>1</w:t>
        </w:r>
        <w:r>
          <w:rPr>
            <w:noProof/>
          </w:rPr>
          <w:fldChar w:fldCharType="end"/>
        </w:r>
      </w:p>
    </w:sdtContent>
  </w:sdt>
  <w:p w14:paraId="3959B49E" w14:textId="77777777" w:rsidR="009C70B2" w:rsidRDefault="009C70B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C3ABC8" w14:textId="77777777" w:rsidR="000B76A6" w:rsidRDefault="000B76A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9C70B2" w:rsidRDefault="009C70B2" w:rsidP="006D0C96">
      <w:pPr>
        <w:spacing w:line="240" w:lineRule="auto"/>
      </w:pPr>
      <w:r>
        <w:separator/>
      </w:r>
    </w:p>
  </w:footnote>
  <w:footnote w:type="continuationSeparator" w:id="0">
    <w:p w14:paraId="6CB0433A" w14:textId="77777777" w:rsidR="009C70B2" w:rsidRDefault="009C70B2"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0B76A6" w:rsidRDefault="000B76A6">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0B76A6" w:rsidRDefault="000B76A6">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0B76A6" w:rsidRDefault="000B76A6">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attachedTemplate r:id="rId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32A55"/>
    <w:rsid w:val="0005690A"/>
    <w:rsid w:val="00060A94"/>
    <w:rsid w:val="0006782A"/>
    <w:rsid w:val="00075F28"/>
    <w:rsid w:val="00077A06"/>
    <w:rsid w:val="00091DE4"/>
    <w:rsid w:val="000A1B66"/>
    <w:rsid w:val="000A4C6C"/>
    <w:rsid w:val="000B76A6"/>
    <w:rsid w:val="000B77FD"/>
    <w:rsid w:val="000C1531"/>
    <w:rsid w:val="000C3A9F"/>
    <w:rsid w:val="0011203B"/>
    <w:rsid w:val="00112937"/>
    <w:rsid w:val="001229F3"/>
    <w:rsid w:val="00123A3B"/>
    <w:rsid w:val="00131411"/>
    <w:rsid w:val="00164472"/>
    <w:rsid w:val="00166DB1"/>
    <w:rsid w:val="00185A8A"/>
    <w:rsid w:val="001C023E"/>
    <w:rsid w:val="001C0A11"/>
    <w:rsid w:val="001C14FE"/>
    <w:rsid w:val="001C4A59"/>
    <w:rsid w:val="001C5EB9"/>
    <w:rsid w:val="001F50FF"/>
    <w:rsid w:val="00202A07"/>
    <w:rsid w:val="00203F92"/>
    <w:rsid w:val="0022508A"/>
    <w:rsid w:val="002447C0"/>
    <w:rsid w:val="00247A91"/>
    <w:rsid w:val="002541FC"/>
    <w:rsid w:val="002624BF"/>
    <w:rsid w:val="00262D26"/>
    <w:rsid w:val="00282DC5"/>
    <w:rsid w:val="002A11A2"/>
    <w:rsid w:val="002A2FB3"/>
    <w:rsid w:val="002C14C6"/>
    <w:rsid w:val="002C5D1B"/>
    <w:rsid w:val="002D6246"/>
    <w:rsid w:val="002E1D99"/>
    <w:rsid w:val="00302B19"/>
    <w:rsid w:val="003118C8"/>
    <w:rsid w:val="00323039"/>
    <w:rsid w:val="003233B0"/>
    <w:rsid w:val="00323971"/>
    <w:rsid w:val="003255B9"/>
    <w:rsid w:val="00327746"/>
    <w:rsid w:val="003312C1"/>
    <w:rsid w:val="00353055"/>
    <w:rsid w:val="00357010"/>
    <w:rsid w:val="00362BF5"/>
    <w:rsid w:val="0036796B"/>
    <w:rsid w:val="00381802"/>
    <w:rsid w:val="0038589A"/>
    <w:rsid w:val="003969E9"/>
    <w:rsid w:val="003A4FB4"/>
    <w:rsid w:val="003B19F9"/>
    <w:rsid w:val="003B4A1A"/>
    <w:rsid w:val="003C4CB5"/>
    <w:rsid w:val="003D5288"/>
    <w:rsid w:val="003F2576"/>
    <w:rsid w:val="00406C92"/>
    <w:rsid w:val="00412844"/>
    <w:rsid w:val="004414F8"/>
    <w:rsid w:val="00450DB9"/>
    <w:rsid w:val="00451B14"/>
    <w:rsid w:val="00452CA3"/>
    <w:rsid w:val="00455FC1"/>
    <w:rsid w:val="00463568"/>
    <w:rsid w:val="00467C48"/>
    <w:rsid w:val="00473319"/>
    <w:rsid w:val="00482B18"/>
    <w:rsid w:val="004A2411"/>
    <w:rsid w:val="004B5225"/>
    <w:rsid w:val="004C5F0B"/>
    <w:rsid w:val="004D0F1A"/>
    <w:rsid w:val="004D1BD1"/>
    <w:rsid w:val="0050342D"/>
    <w:rsid w:val="005048F7"/>
    <w:rsid w:val="00507202"/>
    <w:rsid w:val="00511874"/>
    <w:rsid w:val="00516000"/>
    <w:rsid w:val="00536E42"/>
    <w:rsid w:val="0055217B"/>
    <w:rsid w:val="00564213"/>
    <w:rsid w:val="00587713"/>
    <w:rsid w:val="005957D8"/>
    <w:rsid w:val="005A4F32"/>
    <w:rsid w:val="005A65E2"/>
    <w:rsid w:val="005C101B"/>
    <w:rsid w:val="005C1202"/>
    <w:rsid w:val="005C5095"/>
    <w:rsid w:val="005E3481"/>
    <w:rsid w:val="005E4E5A"/>
    <w:rsid w:val="00621FB3"/>
    <w:rsid w:val="0062203D"/>
    <w:rsid w:val="00631ECB"/>
    <w:rsid w:val="006326D7"/>
    <w:rsid w:val="00650313"/>
    <w:rsid w:val="0066122B"/>
    <w:rsid w:val="00670F05"/>
    <w:rsid w:val="0068346F"/>
    <w:rsid w:val="00683C38"/>
    <w:rsid w:val="006A0BB8"/>
    <w:rsid w:val="006A41B0"/>
    <w:rsid w:val="006A4996"/>
    <w:rsid w:val="006A58C7"/>
    <w:rsid w:val="006C7527"/>
    <w:rsid w:val="006D0C96"/>
    <w:rsid w:val="006D396E"/>
    <w:rsid w:val="006E1FB7"/>
    <w:rsid w:val="006E5CF3"/>
    <w:rsid w:val="0070537F"/>
    <w:rsid w:val="007502D1"/>
    <w:rsid w:val="00751A44"/>
    <w:rsid w:val="0077093E"/>
    <w:rsid w:val="0077113E"/>
    <w:rsid w:val="00772A79"/>
    <w:rsid w:val="00796A7F"/>
    <w:rsid w:val="00797EBF"/>
    <w:rsid w:val="007D3CB8"/>
    <w:rsid w:val="007D7535"/>
    <w:rsid w:val="00802026"/>
    <w:rsid w:val="008340A2"/>
    <w:rsid w:val="00855006"/>
    <w:rsid w:val="00865280"/>
    <w:rsid w:val="00874F77"/>
    <w:rsid w:val="008B282B"/>
    <w:rsid w:val="008B4260"/>
    <w:rsid w:val="008B719F"/>
    <w:rsid w:val="008C14BD"/>
    <w:rsid w:val="008C79A9"/>
    <w:rsid w:val="008D49B5"/>
    <w:rsid w:val="008D6D7F"/>
    <w:rsid w:val="008E213F"/>
    <w:rsid w:val="008E3110"/>
    <w:rsid w:val="008E60AA"/>
    <w:rsid w:val="00900B91"/>
    <w:rsid w:val="00904324"/>
    <w:rsid w:val="00905793"/>
    <w:rsid w:val="00905F88"/>
    <w:rsid w:val="009150E4"/>
    <w:rsid w:val="0091703C"/>
    <w:rsid w:val="0091791F"/>
    <w:rsid w:val="009213C3"/>
    <w:rsid w:val="009250F5"/>
    <w:rsid w:val="00926B24"/>
    <w:rsid w:val="00932F15"/>
    <w:rsid w:val="00943440"/>
    <w:rsid w:val="009865C4"/>
    <w:rsid w:val="00995A7D"/>
    <w:rsid w:val="0099694B"/>
    <w:rsid w:val="009B50F9"/>
    <w:rsid w:val="009C07BA"/>
    <w:rsid w:val="009C70B2"/>
    <w:rsid w:val="009D38E2"/>
    <w:rsid w:val="009E390C"/>
    <w:rsid w:val="009F2C0A"/>
    <w:rsid w:val="009F5272"/>
    <w:rsid w:val="009F597E"/>
    <w:rsid w:val="00A03638"/>
    <w:rsid w:val="00A06336"/>
    <w:rsid w:val="00A53C88"/>
    <w:rsid w:val="00A80A0C"/>
    <w:rsid w:val="00A92E77"/>
    <w:rsid w:val="00A9363E"/>
    <w:rsid w:val="00A93A6A"/>
    <w:rsid w:val="00AA1EA9"/>
    <w:rsid w:val="00AA2145"/>
    <w:rsid w:val="00AC35AD"/>
    <w:rsid w:val="00AD1B2C"/>
    <w:rsid w:val="00AD1E62"/>
    <w:rsid w:val="00AE2E4C"/>
    <w:rsid w:val="00AE4157"/>
    <w:rsid w:val="00AE6D82"/>
    <w:rsid w:val="00AE7AA5"/>
    <w:rsid w:val="00AF248A"/>
    <w:rsid w:val="00B01F4A"/>
    <w:rsid w:val="00B34463"/>
    <w:rsid w:val="00B4015F"/>
    <w:rsid w:val="00B41308"/>
    <w:rsid w:val="00B431CE"/>
    <w:rsid w:val="00B4456D"/>
    <w:rsid w:val="00B563B5"/>
    <w:rsid w:val="00B5719D"/>
    <w:rsid w:val="00B75342"/>
    <w:rsid w:val="00B86A5C"/>
    <w:rsid w:val="00B94A58"/>
    <w:rsid w:val="00BD0523"/>
    <w:rsid w:val="00BE154F"/>
    <w:rsid w:val="00BE5286"/>
    <w:rsid w:val="00BF0D52"/>
    <w:rsid w:val="00BF2422"/>
    <w:rsid w:val="00C01D7B"/>
    <w:rsid w:val="00C135E9"/>
    <w:rsid w:val="00C1589F"/>
    <w:rsid w:val="00C165C2"/>
    <w:rsid w:val="00C17E59"/>
    <w:rsid w:val="00C26061"/>
    <w:rsid w:val="00C26311"/>
    <w:rsid w:val="00C35812"/>
    <w:rsid w:val="00C41B21"/>
    <w:rsid w:val="00C42EF6"/>
    <w:rsid w:val="00C550A6"/>
    <w:rsid w:val="00C7480A"/>
    <w:rsid w:val="00C82F79"/>
    <w:rsid w:val="00C901B8"/>
    <w:rsid w:val="00CA0295"/>
    <w:rsid w:val="00CA1161"/>
    <w:rsid w:val="00CA7154"/>
    <w:rsid w:val="00CC4603"/>
    <w:rsid w:val="00CC5188"/>
    <w:rsid w:val="00CC51D0"/>
    <w:rsid w:val="00CC76FB"/>
    <w:rsid w:val="00D40CE0"/>
    <w:rsid w:val="00DA18D6"/>
    <w:rsid w:val="00DA2B98"/>
    <w:rsid w:val="00DB4E53"/>
    <w:rsid w:val="00E00339"/>
    <w:rsid w:val="00E00670"/>
    <w:rsid w:val="00E01FFA"/>
    <w:rsid w:val="00E02D24"/>
    <w:rsid w:val="00E142A8"/>
    <w:rsid w:val="00E25E26"/>
    <w:rsid w:val="00E302E2"/>
    <w:rsid w:val="00E30DF6"/>
    <w:rsid w:val="00E31096"/>
    <w:rsid w:val="00E61943"/>
    <w:rsid w:val="00EA0BDF"/>
    <w:rsid w:val="00EA69C3"/>
    <w:rsid w:val="00EB2BB8"/>
    <w:rsid w:val="00EC5971"/>
    <w:rsid w:val="00ED6B96"/>
    <w:rsid w:val="00EE58C0"/>
    <w:rsid w:val="00F02BEC"/>
    <w:rsid w:val="00F04940"/>
    <w:rsid w:val="00F17E56"/>
    <w:rsid w:val="00F347D1"/>
    <w:rsid w:val="00F35903"/>
    <w:rsid w:val="00F35D7F"/>
    <w:rsid w:val="00F5258E"/>
    <w:rsid w:val="00F6357D"/>
    <w:rsid w:val="00F77678"/>
    <w:rsid w:val="00F8072F"/>
    <w:rsid w:val="00FA63DE"/>
    <w:rsid w:val="00FC0E2D"/>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mit.edu/marc/marc_cesm/" TargetMode="Externa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hyperlink" Target="https://github.com/grandey/p17c-marc-comparison/" TargetMode="External"/><Relationship Id="rId11" Type="http://schemas.openxmlformats.org/officeDocument/2006/relationships/hyperlink" Target="https://drive.google.com/open?id=12ETElUb5i5xpWggwha4QdTBfQXjtLbEY" TargetMode="External"/><Relationship Id="rId12" Type="http://schemas.openxmlformats.org/officeDocument/2006/relationships/hyperlink" Target="https://github.com/grandey/p17c-marc-comparison/blob/master/manuscript_draft2017b/figures_draft_2017b.ipynb"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762"/>
    <w:rsid w:val="00983762"/>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3762"/>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37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4C799-8CD7-084D-805B-ACE6D9010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805</TotalTime>
  <Pages>13</Pages>
  <Words>20103</Words>
  <Characters>114592</Characters>
  <Application>Microsoft Macintosh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34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302</cp:revision>
  <cp:lastPrinted>2016-02-01T07:21:00Z</cp:lastPrinted>
  <dcterms:created xsi:type="dcterms:W3CDTF">2015-12-16T05:52:00Z</dcterms:created>
  <dcterms:modified xsi:type="dcterms:W3CDTF">2017-11-0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